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7A18170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A10495">
        <w:rPr>
          <w:rFonts w:ascii="Times New Roman" w:hAnsi="Times New Roman" w:cs="Times New Roman"/>
          <w:sz w:val="24"/>
          <w:szCs w:val="24"/>
        </w:rPr>
        <w:t xml:space="preserve">other metabolit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xml:space="preserve">. Based on 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S. dependens</w:t>
      </w:r>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Sungro©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var.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grown at Sungshin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S. suffrutescens</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apigeninG),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hispidulinG)</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chrysinG)</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chrysin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apigeninG,</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DD68B1" w:rsidRPr="00C269FD">
        <w:rPr>
          <w:rFonts w:ascii="Times New Roman" w:hAnsi="Times New Roman" w:cs="Times New Roman"/>
          <w:sz w:val="24"/>
          <w:szCs w:val="24"/>
        </w:rPr>
        <w:t>hispidulin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chrysinG, wogonoside, apigeninG,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hispiduli</w:t>
      </w:r>
      <w:r w:rsidR="00B265A0" w:rsidRPr="00C269FD">
        <w:rPr>
          <w:rFonts w:ascii="Times New Roman" w:hAnsi="Times New Roman" w:cs="Times New Roman"/>
          <w:sz w:val="24"/>
          <w:szCs w:val="24"/>
        </w:rPr>
        <w:t>nG and hispidulin, as hispidulin was detected in 27 species</w:t>
      </w:r>
      <w:r w:rsidR="000651E4" w:rsidRPr="00C269FD">
        <w:rPr>
          <w:rFonts w:ascii="Times New Roman" w:hAnsi="Times New Roman" w:cs="Times New Roman"/>
          <w:sz w:val="24"/>
          <w:szCs w:val="24"/>
        </w:rPr>
        <w:t>, but hispidulinG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4’-deoxyflavones (chrysinG, wogonoside, baicalin, and wognonin), </w:t>
      </w:r>
      <w:r w:rsidR="007D590D" w:rsidRPr="00C269FD">
        <w:rPr>
          <w:rFonts w:ascii="Times New Roman" w:hAnsi="Times New Roman" w:cs="Times New Roman"/>
          <w:sz w:val="24"/>
          <w:szCs w:val="24"/>
        </w:rPr>
        <w:t>and only one was a 4’-hydroxyflavone (apigeninG).</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lastRenderedPageBreak/>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apigeninG, chrysin, and chrysinG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7F3E4C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chrysinG,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r w:rsidR="000566F0">
        <w:rPr>
          <w:rFonts w:ascii="Times New Roman" w:hAnsi="Times New Roman" w:cs="Times New Roman"/>
          <w:i/>
          <w:iCs/>
          <w:sz w:val="24"/>
          <w:szCs w:val="24"/>
        </w:rPr>
        <w:t>suffrutescen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S. strigillosa</w:t>
      </w:r>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S. suffrutescens</w:t>
      </w:r>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DE4847">
        <w:rPr>
          <w:rFonts w:ascii="Times New Roman" w:hAnsi="Times New Roman" w:cs="Times New Roman"/>
          <w:sz w:val="24"/>
          <w:szCs w:val="24"/>
        </w:rPr>
        <w:lastRenderedPageBreak/>
        <w:t>apigeninG,</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lavone pathway,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hispidulin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leonardii</w:t>
      </w:r>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DE4847">
        <w:rPr>
          <w:rFonts w:ascii="Times New Roman" w:hAnsi="Times New Roman" w:cs="Times New Roman"/>
          <w:sz w:val="24"/>
          <w:szCs w:val="24"/>
        </w:rPr>
        <w:t>hispidulin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DE4847">
        <w:rPr>
          <w:rFonts w:ascii="Times New Roman" w:hAnsi="Times New Roman" w:cs="Times New Roman"/>
          <w:sz w:val="24"/>
          <w:szCs w:val="24"/>
        </w:rPr>
        <w:t>apigenin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Of the 4’-hydroxyflavones, h</w:t>
      </w:r>
      <w:r w:rsidR="00DE4847">
        <w:rPr>
          <w:rFonts w:ascii="Times New Roman" w:hAnsi="Times New Roman" w:cs="Times New Roman"/>
          <w:sz w:val="24"/>
          <w:szCs w:val="24"/>
        </w:rPr>
        <w:t>ispidulinG</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hispidulinG</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DE4847">
        <w:rPr>
          <w:rFonts w:ascii="Times New Roman" w:hAnsi="Times New Roman" w:cs="Times New Roman"/>
          <w:sz w:val="24"/>
          <w:szCs w:val="24"/>
        </w:rPr>
        <w:t>chrysin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w:t>
      </w:r>
      <w:r w:rsidR="00617E44" w:rsidRPr="00C269FD">
        <w:rPr>
          <w:rFonts w:ascii="Times New Roman" w:hAnsi="Times New Roman" w:cs="Times New Roman"/>
          <w:sz w:val="24"/>
          <w:szCs w:val="24"/>
        </w:rPr>
        <w:lastRenderedPageBreak/>
        <w:t xml:space="preserve">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S. leonardii)</w:t>
      </w:r>
      <w:r w:rsidR="001E2E10">
        <w:rPr>
          <w:rFonts w:ascii="Times New Roman" w:hAnsi="Times New Roman" w:cs="Times New Roman"/>
          <w:sz w:val="24"/>
          <w:szCs w:val="24"/>
        </w:rPr>
        <w:t>.</w:t>
      </w:r>
    </w:p>
    <w:p w14:paraId="3FD0021F" w14:textId="3B8E17A0"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oroxylin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suffrutescens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it is likely that at least some biosynthetic enzymes in the 4’-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0A6251A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4’-deoxyflavones were oroxylin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S. strigillosa</w:t>
      </w:r>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S. dependens</w:t>
      </w:r>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rightii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S. wrightii</w:t>
      </w:r>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S. suffrutescens</w:t>
      </w:r>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7D3642FC"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suffrutescens </w:t>
      </w:r>
      <w:r w:rsidR="006F57A7" w:rsidRPr="00C269FD">
        <w:rPr>
          <w:rFonts w:ascii="Times New Roman" w:hAnsi="Times New Roman" w:cs="Times New Roman"/>
          <w:sz w:val="24"/>
          <w:szCs w:val="24"/>
        </w:rPr>
        <w:t xml:space="preserve">in our analysis, and no previous publications have reported </w:t>
      </w:r>
      <w:r w:rsidR="00E52162">
        <w:rPr>
          <w:rFonts w:ascii="Times New Roman" w:hAnsi="Times New Roman" w:cs="Times New Roman"/>
          <w:sz w:val="24"/>
          <w:szCs w:val="24"/>
        </w:rPr>
        <w:t>their</w:t>
      </w:r>
      <w:r w:rsidR="006F57A7" w:rsidRPr="00C269FD">
        <w:rPr>
          <w:rFonts w:ascii="Times New Roman" w:hAnsi="Times New Roman" w:cs="Times New Roman"/>
          <w:sz w:val="24"/>
          <w:szCs w:val="24"/>
        </w:rPr>
        <w:t xml:space="preserve"> genome size</w:t>
      </w:r>
      <w:r w:rsidR="00E52162">
        <w:rPr>
          <w:rFonts w:ascii="Times New Roman" w:hAnsi="Times New Roman" w:cs="Times New Roman"/>
          <w:sz w:val="24"/>
          <w:szCs w:val="24"/>
        </w:rPr>
        <w:t>s</w:t>
      </w:r>
      <w:r w:rsidR="006F57A7" w:rsidRPr="00C269FD">
        <w:rPr>
          <w:rFonts w:ascii="Times New Roman" w:hAnsi="Times New Roman" w:cs="Times New Roman"/>
          <w:sz w:val="24"/>
          <w:szCs w:val="24"/>
        </w:rPr>
        <w:t>.</w:t>
      </w:r>
    </w:p>
    <w:p w14:paraId="4627D436" w14:textId="56214F01"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w:t>
      </w:r>
      <w:r w:rsidR="00FF13CF">
        <w:rPr>
          <w:rFonts w:ascii="Times New Roman" w:hAnsi="Times New Roman" w:cs="Times New Roman"/>
          <w:sz w:val="24"/>
          <w:szCs w:val="24"/>
        </w:rPr>
        <w:t xml:space="preserve"> – 0.50</w:t>
      </w:r>
      <w:r w:rsidRPr="00C269FD">
        <w:rPr>
          <w:rFonts w:ascii="Times New Roman" w:hAnsi="Times New Roman" w:cs="Times New Roman"/>
          <w:sz w:val="24"/>
          <w:szCs w:val="24"/>
        </w:rPr>
        <w:t xml:space="preserve"> Giga base pairs (Gbp).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barbata </w:t>
      </w:r>
      <w:r w:rsidR="00B4505A" w:rsidRPr="00C269FD">
        <w:rPr>
          <w:rFonts w:ascii="Times New Roman" w:hAnsi="Times New Roman" w:cs="Times New Roman"/>
          <w:sz w:val="24"/>
          <w:szCs w:val="24"/>
        </w:rPr>
        <w:t xml:space="preserve">has been reported </w:t>
      </w:r>
      <w:r w:rsidR="00FC78CC">
        <w:rPr>
          <w:rFonts w:ascii="Times New Roman" w:hAnsi="Times New Roman" w:cs="Times New Roman"/>
          <w:sz w:val="24"/>
          <w:szCs w:val="24"/>
        </w:rPr>
        <w:t xml:space="preserve">to have </w:t>
      </w:r>
      <w:r w:rsidR="00B4505A" w:rsidRPr="00C269FD">
        <w:rPr>
          <w:rFonts w:ascii="Times New Roman" w:hAnsi="Times New Roman" w:cs="Times New Roman"/>
          <w:sz w:val="24"/>
          <w:szCs w:val="24"/>
        </w:rPr>
        <w:t xml:space="preserve">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5F87EA2B" w14:textId="455B3D13" w:rsidR="00B6402D" w:rsidRDefault="00BA62C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1"/>
          <w:szCs w:val="21"/>
          <w:shd w:val="clear" w:color="auto" w:fill="FFFFFF"/>
        </w:rPr>
        <w:tab/>
      </w:r>
      <w:r w:rsidRPr="004D4B97">
        <w:rPr>
          <w:rFonts w:ascii="Times New Roman" w:hAnsi="Times New Roman" w:cs="Times New Roman"/>
          <w:sz w:val="24"/>
          <w:szCs w:val="24"/>
          <w:shd w:val="clear" w:color="auto" w:fill="FFFFFF"/>
        </w:rPr>
        <w:t xml:space="preserve">I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r w:rsidR="00CF01F4">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 xml:space="preserve">. As most of our tissue samples for these 76 species came from dried herbarium vouchers of </w:t>
      </w:r>
      <w:r w:rsidR="00DF0521">
        <w:rPr>
          <w:rFonts w:ascii="Times New Roman" w:hAnsi="Times New Roman" w:cs="Times New Roman"/>
          <w:sz w:val="24"/>
          <w:szCs w:val="24"/>
          <w:shd w:val="clear" w:color="auto" w:fill="FFFFFF"/>
        </w:rPr>
        <w:lastRenderedPageBreak/>
        <w:t>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rather than simply being more stable,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actually</w:t>
      </w:r>
      <w:r w:rsidR="00BB13DE">
        <w:rPr>
          <w:rFonts w:ascii="Times New Roman" w:hAnsi="Times New Roman" w:cs="Times New Roman"/>
          <w:sz w:val="24"/>
          <w:szCs w:val="24"/>
          <w:shd w:val="clear" w:color="auto" w:fill="FFFFFF"/>
        </w:rPr>
        <w:t xml:space="preserve"> more well conserved across the genus</w:t>
      </w:r>
      <w:r w:rsidR="004D7975">
        <w:rPr>
          <w:rFonts w:ascii="Times New Roman" w:hAnsi="Times New Roman" w:cs="Times New Roman"/>
          <w:sz w:val="24"/>
          <w:szCs w:val="24"/>
          <w:shd w:val="clear" w:color="auto" w:fill="FFFFFF"/>
        </w:rPr>
        <w:t xml:space="preserve"> than the 4’-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 xml:space="preserve">One potential explanation for this is that, with regards to their activity in the plant, 4’-hydroxyflavones serve more specific, accessory roles, while 4’-deoxyflavones serve </w:t>
      </w:r>
      <w:r w:rsidR="00A94247">
        <w:rPr>
          <w:rFonts w:ascii="Times New Roman" w:hAnsi="Times New Roman" w:cs="Times New Roman"/>
          <w:sz w:val="24"/>
          <w:szCs w:val="24"/>
          <w:shd w:val="clear" w:color="auto" w:fill="FFFFFF"/>
        </w:rPr>
        <w:t>more core roles.</w:t>
      </w:r>
    </w:p>
    <w:p w14:paraId="3D562D4B" w14:textId="01275D66" w:rsidR="00A222B0" w:rsidRDefault="00A222B0" w:rsidP="00A222B0">
      <w:pPr>
        <w:spacing w:after="0"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cutellarin promotes root elongation - </w:t>
      </w:r>
      <w:r w:rsidRPr="00A222B0">
        <w:rPr>
          <w:rFonts w:ascii="Times New Roman" w:hAnsi="Times New Roman" w:cs="Times New Roman"/>
          <w:sz w:val="24"/>
          <w:szCs w:val="24"/>
          <w:shd w:val="clear" w:color="auto" w:fill="FFFFFF"/>
        </w:rPr>
        <w:t>https://patents.google.com/patent/CN102613185B/en</w:t>
      </w:r>
    </w:p>
    <w:p w14:paraId="62C885C3" w14:textId="0DC87D9F" w:rsidR="00B6402D" w:rsidRDefault="00B6402D" w:rsidP="00B640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r>
        <w:rPr>
          <w:rFonts w:ascii="Times New Roman" w:hAnsi="Times New Roman" w:cs="Times New Roman"/>
          <w:sz w:val="24"/>
          <w:szCs w:val="24"/>
        </w:rPr>
        <w:t xml:space="preserve">. </w:t>
      </w: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3681BFC5" w14:textId="41C083C0" w:rsidR="004D4B97" w:rsidRDefault="004D4B97" w:rsidP="00622F65">
      <w:pPr>
        <w:spacing w:after="0" w:line="480" w:lineRule="auto"/>
        <w:rPr>
          <w:rFonts w:ascii="Times New Roman" w:hAnsi="Times New Roman" w:cs="Times New Roman"/>
          <w:sz w:val="24"/>
          <w:szCs w:val="24"/>
          <w:shd w:val="clear" w:color="auto" w:fill="FFFFFF"/>
        </w:rPr>
      </w:pPr>
    </w:p>
    <w:p w14:paraId="0D208352" w14:textId="26CA35E1"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478E27D0" w14:textId="52266EA3" w:rsidR="00F533B2" w:rsidRPr="00C269FD" w:rsidRDefault="00F533B2"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he 4’-hydroxyflavone pathway seems to slightly more well-conserved in clade 3 species as compared to other non-clade 3</w:t>
      </w:r>
      <w:r>
        <w:rPr>
          <w:rFonts w:ascii="Times New Roman" w:hAnsi="Times New Roman" w:cs="Times New Roman"/>
          <w:i/>
          <w:iCs/>
          <w:sz w:val="24"/>
          <w:szCs w:val="24"/>
        </w:rPr>
        <w:t xml:space="preserve"> </w:t>
      </w:r>
      <w:r>
        <w:rPr>
          <w:rFonts w:ascii="Times New Roman" w:hAnsi="Times New Roman" w:cs="Times New Roman"/>
          <w:sz w:val="24"/>
          <w:szCs w:val="24"/>
        </w:rPr>
        <w:t>species.</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altissima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S. tournefortii</w:t>
      </w:r>
      <w:r w:rsidRPr="00C269FD">
        <w:rPr>
          <w:rFonts w:ascii="Times New Roman" w:hAnsi="Times New Roman" w:cs="Times New Roman"/>
          <w:sz w:val="24"/>
          <w:szCs w:val="24"/>
        </w:rPr>
        <w:t xml:space="preserve">, we detected much greater concentrations of chrysin and chrysinG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havan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leonardii</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pekenensis var. alpina</w:t>
      </w:r>
      <w:r w:rsidRPr="00C269FD">
        <w:rPr>
          <w:rFonts w:ascii="Times New Roman" w:hAnsi="Times New Roman" w:cs="Times New Roman"/>
          <w:sz w:val="24"/>
          <w:szCs w:val="24"/>
        </w:rPr>
        <w:t xml:space="preserve">. Possible explanations – downstream 4’-deoxyflavone biosynthetic enzymes are not active in the aerial parts of these species. Thus, </w:t>
      </w:r>
      <w:r w:rsidRPr="00C269FD">
        <w:rPr>
          <w:rFonts w:ascii="Times New Roman" w:hAnsi="Times New Roman" w:cs="Times New Roman"/>
          <w:sz w:val="24"/>
          <w:szCs w:val="24"/>
        </w:rPr>
        <w:lastRenderedPageBreak/>
        <w:t>instead of being quickly converted into downstream products as occurs in the roots, chrysin is able to accumulate to much higher concentrations.</w:t>
      </w:r>
    </w:p>
    <w:p w14:paraId="7B023B34" w14:textId="20FC1123"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r w:rsidRPr="00C269FD">
        <w:rPr>
          <w:rFonts w:ascii="Times New Roman" w:hAnsi="Times New Roman" w:cs="Times New Roman"/>
          <w:sz w:val="24"/>
          <w:szCs w:val="24"/>
        </w:rPr>
        <w:t>OroxylinA and oroxylosid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rightii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depenedens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r w:rsidR="0054546C">
        <w:rPr>
          <w:rFonts w:ascii="Times New Roman" w:hAnsi="Times New Roman" w:cs="Times New Roman"/>
          <w:i/>
          <w:iCs/>
          <w:sz w:val="24"/>
          <w:szCs w:val="24"/>
        </w:rPr>
        <w:t>suffrutescens</w:t>
      </w:r>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r w:rsidR="0054546C">
        <w:rPr>
          <w:rFonts w:ascii="Times New Roman" w:hAnsi="Times New Roman" w:cs="Times New Roman"/>
          <w:sz w:val="24"/>
          <w:szCs w:val="24"/>
        </w:rPr>
        <w:t>baicalein and baicalin in all 3 organs</w:t>
      </w:r>
      <w:r w:rsidR="00196511" w:rsidRPr="00C269FD">
        <w:rPr>
          <w:rFonts w:ascii="Times New Roman" w:hAnsi="Times New Roman" w:cs="Times New Roman"/>
          <w:sz w:val="24"/>
          <w:szCs w:val="24"/>
        </w:rPr>
        <w:t>).</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Github?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oroxylinA (bottom) and oroxylosid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rightii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F3108" w14:textId="77777777" w:rsidR="008569F3" w:rsidRDefault="008569F3" w:rsidP="00622F65">
      <w:pPr>
        <w:spacing w:after="0" w:line="240" w:lineRule="auto"/>
      </w:pPr>
      <w:r>
        <w:separator/>
      </w:r>
    </w:p>
  </w:endnote>
  <w:endnote w:type="continuationSeparator" w:id="0">
    <w:p w14:paraId="62B5E8E3" w14:textId="77777777" w:rsidR="008569F3" w:rsidRDefault="008569F3"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0059BA" w14:textId="77777777" w:rsidR="008569F3" w:rsidRDefault="008569F3" w:rsidP="00622F65">
      <w:pPr>
        <w:spacing w:after="0" w:line="240" w:lineRule="auto"/>
      </w:pPr>
      <w:r>
        <w:separator/>
      </w:r>
    </w:p>
  </w:footnote>
  <w:footnote w:type="continuationSeparator" w:id="0">
    <w:p w14:paraId="6C698C05" w14:textId="77777777" w:rsidR="008569F3" w:rsidRDefault="008569F3"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66F0"/>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4643"/>
    <w:rsid w:val="000C5925"/>
    <w:rsid w:val="000C6FF4"/>
    <w:rsid w:val="000D0C5D"/>
    <w:rsid w:val="000D259D"/>
    <w:rsid w:val="000D2CD5"/>
    <w:rsid w:val="000D3C6A"/>
    <w:rsid w:val="000D5382"/>
    <w:rsid w:val="000D71EC"/>
    <w:rsid w:val="000E36FC"/>
    <w:rsid w:val="000F2595"/>
    <w:rsid w:val="00101735"/>
    <w:rsid w:val="00110A71"/>
    <w:rsid w:val="00112E57"/>
    <w:rsid w:val="00115EE4"/>
    <w:rsid w:val="00130876"/>
    <w:rsid w:val="00140B32"/>
    <w:rsid w:val="001428A0"/>
    <w:rsid w:val="0015428C"/>
    <w:rsid w:val="00155176"/>
    <w:rsid w:val="00155FFB"/>
    <w:rsid w:val="00160892"/>
    <w:rsid w:val="001622E9"/>
    <w:rsid w:val="00167323"/>
    <w:rsid w:val="00170A1C"/>
    <w:rsid w:val="00191117"/>
    <w:rsid w:val="00193DD5"/>
    <w:rsid w:val="00196511"/>
    <w:rsid w:val="001A4C8D"/>
    <w:rsid w:val="001B0C68"/>
    <w:rsid w:val="001C7197"/>
    <w:rsid w:val="001D51EA"/>
    <w:rsid w:val="001E2E10"/>
    <w:rsid w:val="001E39B2"/>
    <w:rsid w:val="001E6C09"/>
    <w:rsid w:val="001E7495"/>
    <w:rsid w:val="00204AA3"/>
    <w:rsid w:val="00206ACB"/>
    <w:rsid w:val="002169AB"/>
    <w:rsid w:val="002203F3"/>
    <w:rsid w:val="002212DA"/>
    <w:rsid w:val="00232D39"/>
    <w:rsid w:val="00234202"/>
    <w:rsid w:val="00241822"/>
    <w:rsid w:val="00253EC3"/>
    <w:rsid w:val="00270699"/>
    <w:rsid w:val="00271CAC"/>
    <w:rsid w:val="00281AD7"/>
    <w:rsid w:val="002A1FAA"/>
    <w:rsid w:val="002B20BE"/>
    <w:rsid w:val="002B7DD9"/>
    <w:rsid w:val="002C7A2D"/>
    <w:rsid w:val="002D045E"/>
    <w:rsid w:val="002D1471"/>
    <w:rsid w:val="002D1ECE"/>
    <w:rsid w:val="002D5F57"/>
    <w:rsid w:val="002E24D0"/>
    <w:rsid w:val="002E5B6A"/>
    <w:rsid w:val="002F253E"/>
    <w:rsid w:val="00303C9C"/>
    <w:rsid w:val="00304E8B"/>
    <w:rsid w:val="0031082B"/>
    <w:rsid w:val="003132F8"/>
    <w:rsid w:val="003200CA"/>
    <w:rsid w:val="00323B65"/>
    <w:rsid w:val="00324E31"/>
    <w:rsid w:val="00325446"/>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E7EF5"/>
    <w:rsid w:val="003F612D"/>
    <w:rsid w:val="00400F56"/>
    <w:rsid w:val="00415F9C"/>
    <w:rsid w:val="00416BBF"/>
    <w:rsid w:val="00422AF4"/>
    <w:rsid w:val="004305CD"/>
    <w:rsid w:val="004428B0"/>
    <w:rsid w:val="00455EAE"/>
    <w:rsid w:val="00460127"/>
    <w:rsid w:val="004604B0"/>
    <w:rsid w:val="00462A69"/>
    <w:rsid w:val="00477190"/>
    <w:rsid w:val="004830BC"/>
    <w:rsid w:val="004860EB"/>
    <w:rsid w:val="004A480C"/>
    <w:rsid w:val="004B49EE"/>
    <w:rsid w:val="004D00ED"/>
    <w:rsid w:val="004D3627"/>
    <w:rsid w:val="004D4B97"/>
    <w:rsid w:val="004D4EF9"/>
    <w:rsid w:val="004D7975"/>
    <w:rsid w:val="004E32A5"/>
    <w:rsid w:val="004F2BCE"/>
    <w:rsid w:val="005038E5"/>
    <w:rsid w:val="00522F19"/>
    <w:rsid w:val="00523AD2"/>
    <w:rsid w:val="00530C11"/>
    <w:rsid w:val="00532B62"/>
    <w:rsid w:val="0054546C"/>
    <w:rsid w:val="005530C9"/>
    <w:rsid w:val="00561C0B"/>
    <w:rsid w:val="00562B92"/>
    <w:rsid w:val="005644F0"/>
    <w:rsid w:val="00571C02"/>
    <w:rsid w:val="005878BE"/>
    <w:rsid w:val="00587DC1"/>
    <w:rsid w:val="00596E85"/>
    <w:rsid w:val="005A4829"/>
    <w:rsid w:val="005A4AFF"/>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56729"/>
    <w:rsid w:val="00665B6F"/>
    <w:rsid w:val="00670D98"/>
    <w:rsid w:val="0067753D"/>
    <w:rsid w:val="0069523E"/>
    <w:rsid w:val="006A17DD"/>
    <w:rsid w:val="006A379D"/>
    <w:rsid w:val="006A43D7"/>
    <w:rsid w:val="006B5895"/>
    <w:rsid w:val="006B5DC7"/>
    <w:rsid w:val="006C7BDA"/>
    <w:rsid w:val="006D2DCF"/>
    <w:rsid w:val="006E003A"/>
    <w:rsid w:val="006E7E25"/>
    <w:rsid w:val="006F57A7"/>
    <w:rsid w:val="00701D3C"/>
    <w:rsid w:val="00704965"/>
    <w:rsid w:val="007064B2"/>
    <w:rsid w:val="0071322F"/>
    <w:rsid w:val="00723067"/>
    <w:rsid w:val="00726FE4"/>
    <w:rsid w:val="00727150"/>
    <w:rsid w:val="00737FBC"/>
    <w:rsid w:val="00745D25"/>
    <w:rsid w:val="007540F9"/>
    <w:rsid w:val="00765DE7"/>
    <w:rsid w:val="00770294"/>
    <w:rsid w:val="00773B63"/>
    <w:rsid w:val="007747DC"/>
    <w:rsid w:val="00782B23"/>
    <w:rsid w:val="0079247C"/>
    <w:rsid w:val="007D590D"/>
    <w:rsid w:val="007D6556"/>
    <w:rsid w:val="007E2B4F"/>
    <w:rsid w:val="007E54EB"/>
    <w:rsid w:val="007F0056"/>
    <w:rsid w:val="007F1C40"/>
    <w:rsid w:val="007F2CBD"/>
    <w:rsid w:val="007F638F"/>
    <w:rsid w:val="00805044"/>
    <w:rsid w:val="00807E29"/>
    <w:rsid w:val="008252CF"/>
    <w:rsid w:val="00830B06"/>
    <w:rsid w:val="00836171"/>
    <w:rsid w:val="00837E36"/>
    <w:rsid w:val="008427F4"/>
    <w:rsid w:val="00845214"/>
    <w:rsid w:val="008461BF"/>
    <w:rsid w:val="0085101B"/>
    <w:rsid w:val="00855E5E"/>
    <w:rsid w:val="008569F3"/>
    <w:rsid w:val="00874B13"/>
    <w:rsid w:val="00874F6D"/>
    <w:rsid w:val="0088552B"/>
    <w:rsid w:val="008916AF"/>
    <w:rsid w:val="00897DC5"/>
    <w:rsid w:val="008A292D"/>
    <w:rsid w:val="008A40B6"/>
    <w:rsid w:val="008A4AA3"/>
    <w:rsid w:val="008A5384"/>
    <w:rsid w:val="008A6F85"/>
    <w:rsid w:val="008B3FBB"/>
    <w:rsid w:val="008B4E8F"/>
    <w:rsid w:val="008C1A56"/>
    <w:rsid w:val="008E5A20"/>
    <w:rsid w:val="008F086C"/>
    <w:rsid w:val="008F2D1E"/>
    <w:rsid w:val="008F6BE9"/>
    <w:rsid w:val="008F7B30"/>
    <w:rsid w:val="009207B5"/>
    <w:rsid w:val="00940C79"/>
    <w:rsid w:val="0094442F"/>
    <w:rsid w:val="00944E8B"/>
    <w:rsid w:val="00952276"/>
    <w:rsid w:val="0095474A"/>
    <w:rsid w:val="009707BF"/>
    <w:rsid w:val="00984A93"/>
    <w:rsid w:val="0098657A"/>
    <w:rsid w:val="009A1B3B"/>
    <w:rsid w:val="009A1B7C"/>
    <w:rsid w:val="009C16A4"/>
    <w:rsid w:val="009F33C1"/>
    <w:rsid w:val="009F3822"/>
    <w:rsid w:val="009F458B"/>
    <w:rsid w:val="00A021A3"/>
    <w:rsid w:val="00A075E2"/>
    <w:rsid w:val="00A07FA5"/>
    <w:rsid w:val="00A10495"/>
    <w:rsid w:val="00A10A52"/>
    <w:rsid w:val="00A152C7"/>
    <w:rsid w:val="00A17A49"/>
    <w:rsid w:val="00A222B0"/>
    <w:rsid w:val="00A33898"/>
    <w:rsid w:val="00A36291"/>
    <w:rsid w:val="00A47396"/>
    <w:rsid w:val="00A55B9C"/>
    <w:rsid w:val="00A67CF9"/>
    <w:rsid w:val="00A83995"/>
    <w:rsid w:val="00A94247"/>
    <w:rsid w:val="00A975AE"/>
    <w:rsid w:val="00AB2A7A"/>
    <w:rsid w:val="00AB2A80"/>
    <w:rsid w:val="00AD196F"/>
    <w:rsid w:val="00AD29F3"/>
    <w:rsid w:val="00AD2C8B"/>
    <w:rsid w:val="00AE2698"/>
    <w:rsid w:val="00B06F54"/>
    <w:rsid w:val="00B07ED6"/>
    <w:rsid w:val="00B10A4D"/>
    <w:rsid w:val="00B265A0"/>
    <w:rsid w:val="00B350A4"/>
    <w:rsid w:val="00B36F05"/>
    <w:rsid w:val="00B41C9B"/>
    <w:rsid w:val="00B4413D"/>
    <w:rsid w:val="00B4505A"/>
    <w:rsid w:val="00B50948"/>
    <w:rsid w:val="00B61541"/>
    <w:rsid w:val="00B6402D"/>
    <w:rsid w:val="00B66DCC"/>
    <w:rsid w:val="00B74C3B"/>
    <w:rsid w:val="00B82B13"/>
    <w:rsid w:val="00B90A54"/>
    <w:rsid w:val="00B91793"/>
    <w:rsid w:val="00B91FA9"/>
    <w:rsid w:val="00BA62CE"/>
    <w:rsid w:val="00BA7329"/>
    <w:rsid w:val="00BB13DE"/>
    <w:rsid w:val="00BB5FFA"/>
    <w:rsid w:val="00BC0691"/>
    <w:rsid w:val="00BC0B01"/>
    <w:rsid w:val="00BC6D2E"/>
    <w:rsid w:val="00BD4137"/>
    <w:rsid w:val="00BE5204"/>
    <w:rsid w:val="00BE7003"/>
    <w:rsid w:val="00BF4D56"/>
    <w:rsid w:val="00BF511D"/>
    <w:rsid w:val="00C03B6E"/>
    <w:rsid w:val="00C22AEF"/>
    <w:rsid w:val="00C269FD"/>
    <w:rsid w:val="00C43821"/>
    <w:rsid w:val="00C548C0"/>
    <w:rsid w:val="00C55225"/>
    <w:rsid w:val="00C55512"/>
    <w:rsid w:val="00C55602"/>
    <w:rsid w:val="00C60374"/>
    <w:rsid w:val="00C62863"/>
    <w:rsid w:val="00C63036"/>
    <w:rsid w:val="00C70E45"/>
    <w:rsid w:val="00C73B67"/>
    <w:rsid w:val="00C75871"/>
    <w:rsid w:val="00C800FA"/>
    <w:rsid w:val="00C843EC"/>
    <w:rsid w:val="00CA5664"/>
    <w:rsid w:val="00CC469B"/>
    <w:rsid w:val="00CF01F4"/>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B3C28"/>
    <w:rsid w:val="00DC3533"/>
    <w:rsid w:val="00DD0C9D"/>
    <w:rsid w:val="00DD68B1"/>
    <w:rsid w:val="00DE4847"/>
    <w:rsid w:val="00DF0521"/>
    <w:rsid w:val="00E02524"/>
    <w:rsid w:val="00E02BF2"/>
    <w:rsid w:val="00E04D5F"/>
    <w:rsid w:val="00E22CB9"/>
    <w:rsid w:val="00E231AF"/>
    <w:rsid w:val="00E25967"/>
    <w:rsid w:val="00E25E9D"/>
    <w:rsid w:val="00E37A44"/>
    <w:rsid w:val="00E52162"/>
    <w:rsid w:val="00E54C7A"/>
    <w:rsid w:val="00E5683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EF2E4D"/>
    <w:rsid w:val="00EF7EEA"/>
    <w:rsid w:val="00F00468"/>
    <w:rsid w:val="00F12739"/>
    <w:rsid w:val="00F163FB"/>
    <w:rsid w:val="00F217D6"/>
    <w:rsid w:val="00F26538"/>
    <w:rsid w:val="00F27E43"/>
    <w:rsid w:val="00F32362"/>
    <w:rsid w:val="00F40D1E"/>
    <w:rsid w:val="00F533B2"/>
    <w:rsid w:val="00F66342"/>
    <w:rsid w:val="00F75E7E"/>
    <w:rsid w:val="00F97BF6"/>
    <w:rsid w:val="00FA3FE7"/>
    <w:rsid w:val="00FB6F39"/>
    <w:rsid w:val="00FC439A"/>
    <w:rsid w:val="00FC78CC"/>
    <w:rsid w:val="00FD00F2"/>
    <w:rsid w:val="00FD0CB8"/>
    <w:rsid w:val="00FD6194"/>
    <w:rsid w:val="00FE758B"/>
    <w:rsid w:val="00FF05E8"/>
    <w:rsid w:val="00FF062A"/>
    <w:rsid w:val="00FF0C64"/>
    <w:rsid w:val="00FF13CF"/>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6</TotalTime>
  <Pages>25</Pages>
  <Words>17287</Words>
  <Characters>9854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32</cp:revision>
  <dcterms:created xsi:type="dcterms:W3CDTF">2020-10-26T15:21:00Z</dcterms:created>
  <dcterms:modified xsi:type="dcterms:W3CDTF">2020-12-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